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7B3A94D" w14:textId="77777777" w:rsidR="0039448C" w:rsidRDefault="0039448C" w:rsidP="0039448C">
      <w:r>
        <w:t xml:space="preserve">The primary goals of the </w:t>
      </w:r>
      <w:r>
        <w:t>Baseline Tailor are to:</w:t>
      </w:r>
    </w:p>
    <w:p w14:paraId="42043ED3" w14:textId="5272BACD" w:rsidR="0039448C" w:rsidRDefault="0039448C" w:rsidP="0039448C">
      <w:pPr>
        <w:pStyle w:val="ListParagraph"/>
        <w:numPr>
          <w:ilvl w:val="0"/>
          <w:numId w:val="9"/>
        </w:numPr>
      </w:pPr>
      <w:r>
        <w:t>Make it easy to create tailored baseline documentation.</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77777777" w:rsidR="004D7CD3" w:rsidRDefault="004D7CD3" w:rsidP="004D7CD3">
      <w:r>
        <w:t xml:space="preserve">Baseline Tailor is a single-page web application </w:t>
      </w:r>
      <w:r>
        <w:fldChar w:fldCharType="begin"/>
      </w:r>
      <w:r w:rsidR="00947A8A">
        <w:instrText xml:space="preserve"> ADDIN ZOTERO_ITEM CSL_CITATION {"citationID":"13bfnsubd2","properties":{"formattedCitation":"[4]","plainCitation":"[4]"},"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947A8A" w:rsidRPr="00947A8A">
        <w:t>[4]</w:t>
      </w:r>
      <w:r>
        <w:fldChar w:fldCharType="end"/>
      </w:r>
      <w:r w:rsidR="000B4FAC">
        <w:t>. Single-page applications, also known as AJAX (Asynchronous JavaScript</w:t>
      </w:r>
      <w:r w:rsidR="00C85638">
        <w:t xml:space="preserve"> </w:t>
      </w:r>
      <w:r w:rsidR="00C85638">
        <w:fldChar w:fldCharType="begin"/>
      </w:r>
      <w:r w:rsidR="00C85638">
        <w:instrText xml:space="preserve"> ADDIN ZOTERO_ITEM CSL_CITATION {"citationID":"20fj9h15ur","properties":{"formattedCitation":"[5]","plainCitation":"[5]"},"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C85638" w:rsidRPr="00C85638">
        <w:t>[5]</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ithout a </w:t>
      </w:r>
      <w:r w:rsidR="00FD1B2B">
        <w:t xml:space="preserve">Hypertext Transfer Protocol (HTTP) </w:t>
      </w:r>
      <w:r w:rsidR="00FD1B2B">
        <w:fldChar w:fldCharType="begin"/>
      </w:r>
      <w:r w:rsidR="00FD1B2B">
        <w:instrText xml:space="preserve"> ADDIN ZOTERO_ITEM CSL_CITATION {"citationID":"14rv97d20k","properties":{"formattedCitation":"[6]","plainCitation":"[6]"},"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FD1B2B" w:rsidRPr="00FD1B2B">
        <w:t>[6]</w:t>
      </w:r>
      <w:r w:rsidR="00FD1B2B">
        <w:fldChar w:fldCharType="end"/>
      </w:r>
      <w:r w:rsidR="00FD1B2B">
        <w:t xml:space="preserve"> server</w:t>
      </w:r>
      <w:r w:rsidR="00867DA5">
        <w:t xml:space="preserve"> in browsers that that do not block read access to local files.</w:t>
      </w:r>
    </w:p>
    <w:p w14:paraId="33478B55" w14:textId="77777777"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033C0">
        <w:t>4</w:t>
      </w:r>
      <w:r>
        <w:fldChar w:fldCharType="end"/>
      </w:r>
      <w:r>
        <w:t>) provides context-sensitive search of</w:t>
      </w:r>
      <w:r w:rsidR="00795F70">
        <w:t xml:space="preserve"> the NIST SP 800-53 database </w:t>
      </w:r>
      <w:r w:rsidR="00795F70">
        <w:fldChar w:fldCharType="begin"/>
      </w:r>
      <w:r w:rsidR="00795F70">
        <w:instrText xml:space="preserve"> ADDIN ZOTERO_ITEM CSL_CITATION {"citationID":"2mcb57675d","properties":{"formattedCitation":"[7]","plainCitation":"[7]"},"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795F70" w:rsidRPr="00795F70">
        <w:t>[7]</w:t>
      </w:r>
      <w:r w:rsidR="00795F70">
        <w:fldChar w:fldCharType="end"/>
      </w:r>
      <w:r w:rsidR="00795F70">
        <w:t xml:space="preserve">, an online version of the security catalog </w:t>
      </w:r>
      <w:r>
        <w:t>from</w:t>
      </w:r>
      <w:r w:rsidR="00795F70">
        <w:t xml:space="preserve"> the NIST SP 800-53 Revision 4 document. </w:t>
      </w:r>
      <w:r w:rsidR="002068F0">
        <w:t>The</w:t>
      </w:r>
      <w:r>
        <w:t xml:space="preserve"> search function enables the user to conveniently look up the definition and guidance</w:t>
      </w:r>
      <w:r w:rsidR="002068F0">
        <w:t xml:space="preserve"> for the currently selected security control, or for security controls referenced by the currently 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7777777" w:rsidR="00212A92" w:rsidRDefault="00212A92" w:rsidP="00212A92">
      <w:r>
        <w:t xml:space="preserve">Any mention of commercial </w:t>
      </w:r>
      <w:r w:rsidR="00F1636F">
        <w:t xml:space="preserve">or other third party </w:t>
      </w:r>
      <w:r>
        <w:t xml:space="preserve">products in this user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w:t>
      </w:r>
      <w:r w:rsidR="00212A92">
        <w:lastRenderedPageBreak/>
        <w:t xml:space="preserve">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77777777"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795F70">
        <w:instrText xml:space="preserve"> ADDIN ZOTERO_ITEM CSL_CITATION {"citationID":"2pnkqu2sof","properties":{"formattedCitation":"[8]","plainCitation":"[8]"},"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795F70" w:rsidRPr="00795F70">
        <w:t>[8]</w:t>
      </w:r>
      <w:r>
        <w:fldChar w:fldCharType="end"/>
      </w:r>
      <w:r>
        <w:t xml:space="preserve">. Most of today’s common browsers meet this requirement. Although not required, software for editing XML documents is desirable. </w:t>
      </w:r>
      <w:r w:rsidR="00372F8B">
        <w:t>I</w:t>
      </w:r>
      <w:r>
        <w:t>t is possible to copy-paste Baseline Tailor’s o</w:t>
      </w:r>
      <w:r w:rsidR="00601D91">
        <w:t xml:space="preserve">utput into a plain text editor for further modification, </w:t>
      </w:r>
      <w:r w:rsidR="00372F8B">
        <w:t xml:space="preserve">but </w:t>
      </w:r>
      <w:r w:rsidR="00601D91">
        <w:t>XML editing software is easier to use, supports validation against a schema, and may als</w:t>
      </w:r>
      <w:r w:rsidR="005A3729">
        <w:t>o include ot</w:t>
      </w:r>
      <w:r w:rsidR="006A5747">
        <w:t>her useful XML-specific functionalities</w:t>
      </w:r>
      <w:r w:rsidR="005A3729">
        <w:t>.</w:t>
      </w:r>
    </w:p>
    <w:p w14:paraId="7D76865F" w14:textId="77F0C86A" w:rsidR="004E68C3" w:rsidRDefault="00C5532A" w:rsidP="00C5532A">
      <w:r>
        <w:t xml:space="preserve">Baseline Tailor users should </w:t>
      </w:r>
      <w:r w:rsidR="006A5747">
        <w:t>understand the content of</w:t>
      </w:r>
      <w:r>
        <w:t xml:space="preserve"> NIST SP 800-53 Revision 4, </w:t>
      </w:r>
      <w:r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4E68C3" w:rsidRPr="004E68C3">
        <w:t xml:space="preserve">, </w:t>
      </w:r>
      <w:r w:rsidR="004E68C3">
        <w:t>particularly Chapter Three which discusses how to select and specify security controls</w:t>
      </w:r>
      <w:r w:rsidRPr="004E68C3">
        <w:t>. Th</w:t>
      </w:r>
      <w:r>
        <w:t>is document and other information security standards, guidelines, and resources are available online from NIST’s Computer Security Resource Center (</w:t>
      </w:r>
      <w:hyperlink r:id="rId8" w:history="1">
        <w:r w:rsidRPr="000F02FD">
          <w:rPr>
            <w:rStyle w:val="Hyperlink"/>
          </w:rPr>
          <w:t>http://csrc.nist.gov</w:t>
        </w:r>
      </w:hyperlink>
      <w:r>
        <w:t>).</w:t>
      </w:r>
      <w:r w:rsidR="008D2001">
        <w:t xml:space="preserve"> </w:t>
      </w:r>
    </w:p>
    <w:p w14:paraId="2CFCAC59" w14:textId="7BF81955" w:rsidR="00C5532A" w:rsidRDefault="008D2001" w:rsidP="00C5532A">
      <w:r>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77777777" w:rsidR="00B218FE" w:rsidRDefault="00C5532A" w:rsidP="0054108D">
      <w:r>
        <w:t>Base</w:t>
      </w:r>
      <w:r w:rsidR="00B218FE">
        <w:t xml:space="preserve">line Tailor is distributed as a zip file, downloadable from </w:t>
      </w:r>
      <w:commentRangeStart w:id="0"/>
      <w:r w:rsidR="00B218FE">
        <w:t>the NIST website</w:t>
      </w:r>
      <w:commentRangeEnd w:id="0"/>
      <w:r w:rsidR="00B218FE">
        <w:rPr>
          <w:rStyle w:val="CommentReference"/>
        </w:rPr>
        <w:commentReference w:id="0"/>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77777777"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Google 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1" w:name="_Ref427842523"/>
      <w:r>
        <w:t>User Interface</w:t>
      </w:r>
      <w:bookmarkEnd w:id="1"/>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lastRenderedPageBreak/>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E7BD8A0" w:rsidR="00D56BD1" w:rsidRPr="008C33D6" w:rsidRDefault="00D56BD1" w:rsidP="00BC2E80">
      <w:r>
        <w:t>The following subsections describe each</w:t>
      </w:r>
      <w:r w:rsidR="005A42BB">
        <w:t xml:space="preserve"> of these tabs in detail.</w:t>
      </w:r>
    </w:p>
    <w:p w14:paraId="16D05A72" w14:textId="77777777" w:rsidR="00714BA1" w:rsidRDefault="00714BA1" w:rsidP="000A0837">
      <w:pPr>
        <w:pStyle w:val="Heading2"/>
      </w:pPr>
      <w:r w:rsidRPr="000A0837">
        <w:t>Security Control Editor</w:t>
      </w:r>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76E04AA1" w:rsidR="0039448C" w:rsidRDefault="0039448C" w:rsidP="0039448C">
      <w:pPr>
        <w:pStyle w:val="ListParagraph"/>
        <w:numPr>
          <w:ilvl w:val="0"/>
          <w:numId w:val="6"/>
        </w:numPr>
      </w:pPr>
      <w:r w:rsidRPr="0039448C">
        <w:t>Adding or removing controls or control enhancements in a baseline. SP 800-53 requires documenting the rationale for modifying the baseline.</w:t>
      </w:r>
    </w:p>
    <w:p w14:paraId="4E0D0229" w14:textId="67FC2A70" w:rsidR="0039448C" w:rsidRPr="0039448C" w:rsidRDefault="0039448C" w:rsidP="0039448C">
      <w:pPr>
        <w:pStyle w:val="ListParagraph"/>
        <w:numPr>
          <w:ilvl w:val="0"/>
          <w:numId w:val="6"/>
        </w:numPr>
      </w:pPr>
      <w:r w:rsidRPr="0039448C">
        <w:t>Adding additional guidance to a control or control enhancement.</w:t>
      </w:r>
    </w:p>
    <w:p w14:paraId="7BA6B8A8" w14:textId="78D7C8F4" w:rsidR="0039448C" w:rsidRPr="0039448C" w:rsidRDefault="005A42BB" w:rsidP="0039448C">
      <w:r>
        <w:fldChar w:fldCharType="begin"/>
      </w:r>
      <w:r>
        <w:instrText xml:space="preserve"> REF _Ref427937499 \h </w:instrText>
      </w:r>
      <w:r>
        <w:fldChar w:fldCharType="separate"/>
      </w:r>
      <w:r w:rsidRPr="00E94D9C">
        <w:t xml:space="preserve">Figure </w:t>
      </w:r>
      <w:r>
        <w:rPr>
          <w:noProof/>
        </w:rPr>
        <w:t>1</w:t>
      </w:r>
      <w:r>
        <w:fldChar w:fldCharType="end"/>
      </w:r>
      <w:r>
        <w:t xml:space="preserve"> </w:t>
      </w:r>
      <w:r>
        <w:t xml:space="preserve">shows </w:t>
      </w:r>
      <w:r>
        <w:t>the upper portion of the Security Control Editor tab</w:t>
      </w:r>
      <w:r>
        <w:t xml:space="preserve"> before any tailoring has been initiated. The two </w:t>
      </w:r>
      <w:r>
        <w:t>drop-down lists</w:t>
      </w:r>
      <w:r>
        <w:t xml:space="preserve"> in the upper right hand corner are for choosing an individual control from a control family. The user has chosen security control IA-3 (Device Identification and Authentication) from the Identification and Authentication family. The checkboxes and buttons to the left are for restricting the choices in the control pulldown based on the NIST SP 800-53 default baseline impact and/or priority.</w:t>
      </w:r>
    </w:p>
    <w:p w14:paraId="462EA6AB" w14:textId="77777777" w:rsidR="007913B7" w:rsidRDefault="007913B7" w:rsidP="00E94D9C">
      <w:bookmarkStart w:id="2" w:name="_GoBack"/>
      <w:bookmarkEnd w:id="2"/>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3" w:name="_Ref427937499"/>
      <w:r w:rsidRPr="00E94D9C">
        <w:t xml:space="preserve">Figure </w:t>
      </w:r>
      <w:r w:rsidR="0060765D">
        <w:fldChar w:fldCharType="begin"/>
      </w:r>
      <w:r w:rsidR="0060765D">
        <w:instrText xml:space="preserve"> SEQ Figure \* ARABIC </w:instrText>
      </w:r>
      <w:r w:rsidR="0060765D">
        <w:fldChar w:fldCharType="separate"/>
      </w:r>
      <w:r w:rsidR="002033C0">
        <w:rPr>
          <w:noProof/>
        </w:rPr>
        <w:t>1</w:t>
      </w:r>
      <w:r w:rsidR="0060765D">
        <w:rPr>
          <w:noProof/>
        </w:rPr>
        <w:fldChar w:fldCharType="end"/>
      </w:r>
      <w:bookmarkEnd w:id="3"/>
      <w:r w:rsidRPr="00E94D9C">
        <w:t>. Security control IA-3.</w:t>
      </w:r>
    </w:p>
    <w:p w14:paraId="12C04082" w14:textId="77777777" w:rsidR="00FB10B2" w:rsidRDefault="00FB10B2" w:rsidP="00FB10B2">
      <w:r>
        <w:t>Paragraph.</w:t>
      </w:r>
    </w:p>
    <w:p w14:paraId="74777C7C" w14:textId="77777777" w:rsidR="00DD3E68" w:rsidRPr="00DD3E68" w:rsidRDefault="00DD3E68" w:rsidP="00DD3E68">
      <w:r>
        <w:t>Paragraph.</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533D783C" w14:textId="77777777" w:rsidR="00BB2A2F" w:rsidRDefault="00BB2A2F" w:rsidP="00E94D9C">
      <w:pPr>
        <w:pStyle w:val="Caption"/>
      </w:pPr>
      <w:r>
        <w:t xml:space="preserve">Figure </w:t>
      </w:r>
      <w:r w:rsidR="0060765D">
        <w:fldChar w:fldCharType="begin"/>
      </w:r>
      <w:r w:rsidR="0060765D">
        <w:instrText xml:space="preserve"> SEQ Figure \* ARABIC </w:instrText>
      </w:r>
      <w:r w:rsidR="0060765D">
        <w:fldChar w:fldCharType="separate"/>
      </w:r>
      <w:r w:rsidR="002033C0">
        <w:rPr>
          <w:noProof/>
        </w:rPr>
        <w:t>2</w:t>
      </w:r>
      <w:r w:rsidR="0060765D">
        <w:rPr>
          <w:noProof/>
        </w:rPr>
        <w:fldChar w:fldCharType="end"/>
      </w:r>
      <w:r>
        <w:t xml:space="preserve">. </w:t>
      </w:r>
      <w:r w:rsidRPr="00852775">
        <w:t>Violation of baseline impact constraint.</w:t>
      </w:r>
    </w:p>
    <w:p w14:paraId="783A6A2A" w14:textId="77777777" w:rsidR="00FB10B2" w:rsidRPr="00FB10B2" w:rsidRDefault="00FB10B2" w:rsidP="00FB10B2">
      <w:r>
        <w:lastRenderedPageBreak/>
        <w:t>Paragraph.</w:t>
      </w:r>
    </w:p>
    <w:p w14:paraId="7407BB53" w14:textId="77777777" w:rsidR="0044066D" w:rsidRPr="0044066D" w:rsidRDefault="0044066D" w:rsidP="00E94D9C">
      <w:pPr>
        <w:pStyle w:val="Code"/>
      </w:pP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r>
        <w:t xml:space="preserve">Figure </w:t>
      </w:r>
      <w:r w:rsidR="0060765D">
        <w:fldChar w:fldCharType="begin"/>
      </w:r>
      <w:r w:rsidR="0060765D">
        <w:instrText xml:space="preserve"> SEQ Figure \* ARABIC </w:instrText>
      </w:r>
      <w:r w:rsidR="0060765D">
        <w:fldChar w:fldCharType="separate"/>
      </w:r>
      <w:r w:rsidR="002033C0">
        <w:rPr>
          <w:noProof/>
        </w:rPr>
        <w:t>3</w:t>
      </w:r>
      <w:r w:rsidR="0060765D">
        <w:rPr>
          <w:noProof/>
        </w:rPr>
        <w:fldChar w:fldCharType="end"/>
      </w:r>
      <w:r>
        <w:t>. Violation of baseline constraint.</w:t>
      </w:r>
    </w:p>
    <w:p w14:paraId="633FE798" w14:textId="77777777" w:rsidR="00FB10B2" w:rsidRPr="00FB10B2" w:rsidRDefault="00FB10B2" w:rsidP="00FB10B2">
      <w:r>
        <w:t>Paragraph.</w:t>
      </w:r>
    </w:p>
    <w:p w14:paraId="25A4A8D5" w14:textId="77777777" w:rsidR="00E35F29" w:rsidRDefault="00E35F29" w:rsidP="00E94D9C">
      <w:r>
        <w:rPr>
          <w:noProof/>
        </w:rPr>
        <w:drawing>
          <wp:inline distT="0" distB="0" distL="0" distR="0" wp14:anchorId="217EAF1A" wp14:editId="14104254">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38EDBB76" w14:textId="77777777" w:rsidR="00E35F29" w:rsidRDefault="00E35F29" w:rsidP="00E94D9C">
      <w:pPr>
        <w:pStyle w:val="Caption"/>
      </w:pPr>
      <w:r>
        <w:t xml:space="preserve">Figure </w:t>
      </w:r>
      <w:r w:rsidR="0060765D">
        <w:fldChar w:fldCharType="begin"/>
      </w:r>
      <w:r w:rsidR="0060765D">
        <w:instrText xml:space="preserve"> SEQ Figure \* ARABIC </w:instrText>
      </w:r>
      <w:r w:rsidR="0060765D">
        <w:fldChar w:fldCharType="separate"/>
      </w:r>
      <w:r w:rsidR="002033C0">
        <w:rPr>
          <w:noProof/>
        </w:rPr>
        <w:t>4</w:t>
      </w:r>
      <w:r w:rsidR="0060765D">
        <w:rPr>
          <w:noProof/>
        </w:rPr>
        <w:fldChar w:fldCharType="end"/>
      </w:r>
      <w:r>
        <w:t>. Violation of cross-reference constraint.</w:t>
      </w:r>
    </w:p>
    <w:p w14:paraId="133D6DAB" w14:textId="77777777" w:rsidR="00FB10B2" w:rsidRPr="00FB10B2" w:rsidRDefault="00FB10B2" w:rsidP="00FB10B2">
      <w:r>
        <w:t>Paragraph.</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r>
        <w:t xml:space="preserve">Figure </w:t>
      </w:r>
      <w:r w:rsidR="0060765D">
        <w:fldChar w:fldCharType="begin"/>
      </w:r>
      <w:r w:rsidR="0060765D">
        <w:instrText xml:space="preserve"> SEQ Figure \* ARABIC </w:instrText>
      </w:r>
      <w:r w:rsidR="0060765D">
        <w:fldChar w:fldCharType="separate"/>
      </w:r>
      <w:r w:rsidR="002033C0">
        <w:rPr>
          <w:noProof/>
        </w:rPr>
        <w:t>5</w:t>
      </w:r>
      <w:r w:rsidR="0060765D">
        <w:rPr>
          <w:noProof/>
        </w:rPr>
        <w:fldChar w:fldCharType="end"/>
      </w:r>
      <w:r>
        <w:t>. IA-3 tailored for an Industrial Control System.</w:t>
      </w:r>
    </w:p>
    <w:p w14:paraId="2822FEF7" w14:textId="77777777" w:rsidR="00861476" w:rsidRPr="00861476" w:rsidRDefault="00FB10B2" w:rsidP="00E94D9C">
      <w:r>
        <w:t>Paragraph.</w:t>
      </w:r>
    </w:p>
    <w:p w14:paraId="619C212C" w14:textId="77777777" w:rsidR="005754AC" w:rsidRDefault="00861476" w:rsidP="005754AC">
      <w:pPr>
        <w:keepNext/>
      </w:pPr>
      <w:r>
        <w:rPr>
          <w:noProof/>
        </w:rPr>
        <w:lastRenderedPageBreak/>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r>
        <w:t xml:space="preserve">Figure </w:t>
      </w:r>
      <w:r w:rsidR="0060765D">
        <w:fldChar w:fldCharType="begin"/>
      </w:r>
      <w:r w:rsidR="0060765D">
        <w:instrText xml:space="preserve"> SEQ Figure \* ARABIC </w:instrText>
      </w:r>
      <w:r w:rsidR="0060765D">
        <w:fldChar w:fldCharType="separate"/>
      </w:r>
      <w:r w:rsidR="002033C0">
        <w:rPr>
          <w:noProof/>
        </w:rPr>
        <w:t>6</w:t>
      </w:r>
      <w:r w:rsidR="0060765D">
        <w:rPr>
          <w:noProof/>
        </w:rPr>
        <w:fldChar w:fldCharType="end"/>
      </w:r>
      <w:r>
        <w:t xml:space="preserve">. </w:t>
      </w:r>
      <w:r w:rsidRPr="00872634">
        <w:t>IA-3 Rationale and guidance text added.</w:t>
      </w:r>
    </w:p>
    <w:p w14:paraId="5AD00801" w14:textId="77777777" w:rsidR="00FB10B2" w:rsidRDefault="00FB10B2" w:rsidP="00FB10B2">
      <w:r>
        <w:t>Paragraph.</w:t>
      </w:r>
    </w:p>
    <w:p w14:paraId="79CFF6F6" w14:textId="77777777" w:rsidR="00076F79" w:rsidRDefault="00082599" w:rsidP="007B0E77">
      <w:pPr>
        <w:pStyle w:val="Caption"/>
      </w:pPr>
      <w:r>
        <w:rPr>
          <w:noProof/>
        </w:rPr>
        <mc:AlternateContent>
          <mc:Choice Requires="wps">
            <w:drawing>
              <wp:inline distT="0" distB="0" distL="0" distR="0" wp14:anchorId="266E13AB" wp14:editId="67F54037">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EF174" w14:textId="77777777" w:rsidR="00082599" w:rsidRPr="00861476" w:rsidRDefault="00082599" w:rsidP="00082599">
                            <w:pPr>
                              <w:pStyle w:val="Code"/>
                            </w:pPr>
                            <w:r w:rsidRPr="00861476">
                              <w:t>&lt;tailoredControl&gt;</w:t>
                            </w:r>
                          </w:p>
                          <w:p w14:paraId="2441E707" w14:textId="77777777" w:rsidR="00082599" w:rsidRDefault="00082599" w:rsidP="00082599">
                            <w:pPr>
                              <w:pStyle w:val="Code"/>
                            </w:pPr>
                            <w:r>
                              <w:t xml:space="preserve">  &lt;family&g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title&g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title&g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title&g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66E13AB"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14:paraId="5CBEF174" w14:textId="77777777" w:rsidR="00082599" w:rsidRPr="00861476" w:rsidRDefault="00082599" w:rsidP="00082599">
                      <w:pPr>
                        <w:pStyle w:val="Code"/>
                      </w:pPr>
                      <w:r w:rsidRPr="00861476">
                        <w:t>&lt;tailoredControl&gt;</w:t>
                      </w:r>
                    </w:p>
                    <w:p w14:paraId="2441E707" w14:textId="77777777" w:rsidR="00082599" w:rsidRDefault="00082599" w:rsidP="00082599">
                      <w:pPr>
                        <w:pStyle w:val="Code"/>
                      </w:pPr>
                      <w:r>
                        <w:t xml:space="preserve">  &lt;family&g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title&g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title&g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title&g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tailoredControl&gt;</w:t>
                      </w:r>
                    </w:p>
                  </w:txbxContent>
                </v:textbox>
                <w10:anchorlock/>
              </v:shape>
            </w:pict>
          </mc:Fallback>
        </mc:AlternateContent>
      </w:r>
    </w:p>
    <w:p w14:paraId="3A422B16" w14:textId="77777777"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46AD678E" wp14:editId="056A89CE">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14:paraId="68E243B5" w14:textId="77777777" w:rsidR="00082599" w:rsidRPr="00B12931" w:rsidRDefault="00082599" w:rsidP="00082599">
                            <w:pPr>
                              <w:pStyle w:val="Caption"/>
                              <w:rPr>
                                <w:noProof/>
                              </w:rPr>
                            </w:pPr>
                            <w:r>
                              <w:t xml:space="preserve">Figure </w:t>
                            </w:r>
                            <w:r w:rsidR="0060765D">
                              <w:fldChar w:fldCharType="begin"/>
                            </w:r>
                            <w:r w:rsidR="0060765D">
                              <w:instrText xml:space="preserve"> SEQ Figure \* ARABIC </w:instrText>
                            </w:r>
                            <w:r w:rsidR="0060765D">
                              <w:fldChar w:fldCharType="separate"/>
                            </w:r>
                            <w:r w:rsidR="00DD3E68">
                              <w:rPr>
                                <w:noProof/>
                              </w:rPr>
                              <w:t>9</w:t>
                            </w:r>
                            <w:r w:rsidR="0060765D">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AD678E"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14:paraId="68E243B5" w14:textId="77777777" w:rsidR="00082599" w:rsidRPr="00B12931" w:rsidRDefault="00082599" w:rsidP="00082599">
                      <w:pPr>
                        <w:pStyle w:val="Caption"/>
                        <w:rPr>
                          <w:noProof/>
                        </w:rPr>
                      </w:pPr>
                      <w:r>
                        <w:t xml:space="preserve">Figure </w:t>
                      </w:r>
                      <w:r w:rsidR="0060765D">
                        <w:fldChar w:fldCharType="begin"/>
                      </w:r>
                      <w:r w:rsidR="0060765D">
                        <w:instrText xml:space="preserve"> SEQ Figure \* ARABIC </w:instrText>
                      </w:r>
                      <w:r w:rsidR="0060765D">
                        <w:fldChar w:fldCharType="separate"/>
                      </w:r>
                      <w:r w:rsidR="00DD3E68">
                        <w:rPr>
                          <w:noProof/>
                        </w:rPr>
                        <w:t>9</w:t>
                      </w:r>
                      <w:r w:rsidR="0060765D">
                        <w:rPr>
                          <w:noProof/>
                        </w:rPr>
                        <w:fldChar w:fldCharType="end"/>
                      </w:r>
                      <w:r>
                        <w:t xml:space="preserve">. </w:t>
                      </w:r>
                      <w:r w:rsidRPr="00082599">
                        <w:t>Full XML data generated by the Security Control Editor.</w:t>
                      </w:r>
                    </w:p>
                  </w:txbxContent>
                </v:textbox>
                <w10:wrap anchorx="margin"/>
              </v:shape>
            </w:pict>
          </mc:Fallback>
        </mc:AlternateContent>
      </w:r>
    </w:p>
    <w:p w14:paraId="177BBE3E" w14:textId="77777777" w:rsidR="00FB10B2" w:rsidRDefault="00FB10B2" w:rsidP="00FB10B2">
      <w:r>
        <w:t>Paragraph.</w:t>
      </w:r>
    </w:p>
    <w:p w14:paraId="013DFC70" w14:textId="77777777" w:rsidR="00B14FE8" w:rsidRDefault="00B14FE8" w:rsidP="00B14FE8">
      <w:pPr>
        <w:pStyle w:val="Heading2"/>
      </w:pPr>
      <w:r w:rsidRPr="008C33D6">
        <w:lastRenderedPageBreak/>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r w:rsidR="00270336">
        <w:fldChar w:fldCharType="begin"/>
      </w:r>
      <w:r w:rsidR="00270336">
        <w:instrText xml:space="preserve"> SEQ Figure \* ARABIC </w:instrText>
      </w:r>
      <w:r w:rsidR="00270336">
        <w:fldChar w:fldCharType="separate"/>
      </w:r>
      <w:r w:rsidR="002033C0">
        <w:rPr>
          <w:noProof/>
        </w:rPr>
        <w:t>8</w:t>
      </w:r>
      <w:r w:rsidR="00270336">
        <w:rPr>
          <w:noProof/>
        </w:rPr>
        <w:fldChar w:fldCharType="end"/>
      </w:r>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r>
        <w:t>Cross References</w:t>
      </w:r>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8">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270336">
        <w:fldChar w:fldCharType="begin"/>
      </w:r>
      <w:r w:rsidR="00270336">
        <w:instrText xml:space="preserve"> SEQ Figure \* ARABIC </w:instrText>
      </w:r>
      <w:r w:rsidR="00270336">
        <w:fldChar w:fldCharType="separate"/>
      </w:r>
      <w:r w:rsidR="002033C0">
        <w:rPr>
          <w:noProof/>
        </w:rPr>
        <w:t>9</w:t>
      </w:r>
      <w:r w:rsidR="00270336">
        <w:rPr>
          <w:noProof/>
        </w:rPr>
        <w:fldChar w:fldCharType="end"/>
      </w:r>
      <w:r>
        <w:t>. IA-3 cross references to Framework Core.</w:t>
      </w:r>
    </w:p>
    <w:p w14:paraId="7039BF5E" w14:textId="77777777" w:rsidR="00B14FE8" w:rsidRPr="00B14FE8" w:rsidRDefault="00B14FE8" w:rsidP="00B14FE8"/>
    <w:p w14:paraId="726F6F4F" w14:textId="77777777" w:rsidR="00967512" w:rsidRDefault="00295D4B" w:rsidP="00295D4B">
      <w:pPr>
        <w:pStyle w:val="Heading1"/>
      </w:pPr>
      <w:r>
        <w:t>References</w:t>
      </w:r>
    </w:p>
    <w:p w14:paraId="380E14C6" w14:textId="77777777" w:rsidR="00795F70" w:rsidRPr="00795F70" w:rsidRDefault="00B537BC" w:rsidP="00795F70">
      <w:pPr>
        <w:pStyle w:val="Bibliography"/>
      </w:pPr>
      <w:r>
        <w:fldChar w:fldCharType="begin"/>
      </w:r>
      <w:r w:rsidR="00795F70">
        <w:instrText xml:space="preserve"> ADDIN ZOTERO_BIBL {"custom":[]} CSL_BIBLIOGRAPHY </w:instrText>
      </w:r>
      <w:r>
        <w:fldChar w:fldCharType="separate"/>
      </w:r>
      <w:r w:rsidR="00795F70" w:rsidRPr="00795F70">
        <w:t>[1]</w:t>
      </w:r>
      <w:r w:rsidR="00795F70" w:rsidRPr="00795F70">
        <w:tab/>
        <w:t>National Institute of Standards and Technology (NIST) and United States of America, “Framework for Improving Critical Infrastructure Cybersecurity,” 2014.</w:t>
      </w:r>
    </w:p>
    <w:p w14:paraId="0F3FB923" w14:textId="77777777" w:rsidR="00795F70" w:rsidRPr="00795F70" w:rsidRDefault="00795F70" w:rsidP="00795F70">
      <w:pPr>
        <w:pStyle w:val="Bibliography"/>
      </w:pPr>
      <w:r w:rsidRPr="00795F70">
        <w:t>[2]</w:t>
      </w:r>
      <w:r w:rsidRPr="00795F70">
        <w:tab/>
        <w:t>Joint Task Force Transformation Initiative, “Security and Privacy Controls for Federal Information Systems and Organizations,” National Institute of Standards and Technology, NIST SP 800-53r4, Apr. 2013.</w:t>
      </w:r>
    </w:p>
    <w:p w14:paraId="1AAE38F4" w14:textId="77777777" w:rsidR="00795F70" w:rsidRPr="00795F70" w:rsidRDefault="00795F70" w:rsidP="00795F70">
      <w:pPr>
        <w:pStyle w:val="Bibliography"/>
      </w:pPr>
      <w:r w:rsidRPr="00795F70">
        <w:t>[3]</w:t>
      </w:r>
      <w:r w:rsidRPr="00795F70">
        <w:tab/>
        <w:t xml:space="preserve">“Extensible Markup Language (XML) 1.0 (Fifth Edition),” </w:t>
      </w:r>
      <w:r w:rsidRPr="00795F70">
        <w:rPr>
          <w:i/>
          <w:iCs/>
        </w:rPr>
        <w:t>W3C Recommendation</w:t>
      </w:r>
      <w:r w:rsidRPr="00795F70">
        <w:t>, 26-Nov-2008. [Online]. Available: http://www.w3.org/TR/xml/.</w:t>
      </w:r>
    </w:p>
    <w:p w14:paraId="28CB95D3" w14:textId="77777777" w:rsidR="00795F70" w:rsidRPr="00795F70" w:rsidRDefault="00795F70" w:rsidP="00795F70">
      <w:pPr>
        <w:pStyle w:val="Bibliography"/>
      </w:pPr>
      <w:r w:rsidRPr="00795F70">
        <w:t>[4]</w:t>
      </w:r>
      <w:r w:rsidRPr="00795F70">
        <w:tab/>
        <w:t xml:space="preserve">A. Mesbah and A. van Deursen, “Migrating Multi-page Web Applications to Single-page AJAX Interfaces,” </w:t>
      </w:r>
      <w:r w:rsidRPr="00795F70">
        <w:rPr>
          <w:i/>
          <w:iCs/>
        </w:rPr>
        <w:t>Software Maintenance and Reengineering, 2007. CSMR ’07. 11th European Conference on</w:t>
      </w:r>
      <w:r w:rsidRPr="00795F70">
        <w:t>, pp. 181–190, Mar. 2007.</w:t>
      </w:r>
    </w:p>
    <w:p w14:paraId="253F8770" w14:textId="77777777" w:rsidR="00795F70" w:rsidRPr="00795F70" w:rsidRDefault="00795F70" w:rsidP="00795F70">
      <w:pPr>
        <w:pStyle w:val="Bibliography"/>
      </w:pPr>
      <w:r w:rsidRPr="00795F70">
        <w:t>[5]</w:t>
      </w:r>
      <w:r w:rsidRPr="00795F70">
        <w:tab/>
        <w:t>“ECMAScript 2015 Language Specification,” Ecma International, Standard ECMA-262, Jun. 2015.</w:t>
      </w:r>
    </w:p>
    <w:p w14:paraId="113B879E" w14:textId="77777777" w:rsidR="00795F70" w:rsidRPr="00795F70" w:rsidRDefault="00795F70" w:rsidP="00795F70">
      <w:pPr>
        <w:pStyle w:val="Bibliography"/>
      </w:pPr>
      <w:r w:rsidRPr="00795F70">
        <w:t>[6]</w:t>
      </w:r>
      <w:r w:rsidRPr="00795F70">
        <w:tab/>
        <w:t>“Hypertext Transfer Protocol - HTTP/1.1,” Internet Engineering Task Force, RFC 2616, Jun. 1999.</w:t>
      </w:r>
    </w:p>
    <w:p w14:paraId="33CE6728" w14:textId="77777777" w:rsidR="00795F70" w:rsidRPr="00795F70" w:rsidRDefault="00795F70" w:rsidP="00795F70">
      <w:pPr>
        <w:pStyle w:val="Bibliography"/>
      </w:pPr>
      <w:r w:rsidRPr="00795F70">
        <w:t>[7]</w:t>
      </w:r>
      <w:r w:rsidRPr="00795F70">
        <w:tab/>
        <w:t>“NVD - 800-53.” [Online]. Available: https://web.nvd.nist.gov/view/800-53/home.</w:t>
      </w:r>
    </w:p>
    <w:p w14:paraId="10582A33" w14:textId="77777777" w:rsidR="00795F70" w:rsidRPr="00795F70" w:rsidRDefault="00795F70" w:rsidP="00795F70">
      <w:pPr>
        <w:pStyle w:val="Bibliography"/>
      </w:pPr>
      <w:r w:rsidRPr="00795F70">
        <w:t>[8]</w:t>
      </w:r>
      <w:r w:rsidRPr="00795F70">
        <w:tab/>
        <w:t xml:space="preserve">“XSL Transformations (XSLT) Version 1.0,” </w:t>
      </w:r>
      <w:r w:rsidRPr="00795F70">
        <w:rPr>
          <w:i/>
          <w:iCs/>
        </w:rPr>
        <w:t>W3C Recommendation</w:t>
      </w:r>
      <w:r w:rsidRPr="00795F70">
        <w:t>, 16-Nov-1999. [Online]. Available: http://www.w3.org/TR/xslt.</w:t>
      </w:r>
    </w:p>
    <w:p w14:paraId="215790A4" w14:textId="77777777"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ubell, Joshua" w:date="2015-08-19T16:00:00Z" w:initials="LJ">
    <w:p w14:paraId="593ADC30" w14:textId="77777777" w:rsidR="00B218FE" w:rsidRDefault="00B218FE">
      <w:pPr>
        <w:pStyle w:val="CommentText"/>
      </w:pPr>
      <w:r>
        <w:rPr>
          <w:rStyle w:val="CommentReference"/>
        </w:rPr>
        <w:annotationRef/>
      </w:r>
      <w:r>
        <w:t>Provide link once avail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3ADC3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2800FF" w14:textId="77777777" w:rsidR="0060765D" w:rsidRDefault="0060765D" w:rsidP="007B0E77">
      <w:pPr>
        <w:spacing w:after="0" w:line="240" w:lineRule="auto"/>
      </w:pPr>
      <w:r>
        <w:separator/>
      </w:r>
    </w:p>
  </w:endnote>
  <w:endnote w:type="continuationSeparator" w:id="0">
    <w:p w14:paraId="54DAB74C" w14:textId="77777777" w:rsidR="0060765D" w:rsidRDefault="0060765D"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77698C" w14:textId="77777777" w:rsidR="0060765D" w:rsidRDefault="0060765D" w:rsidP="007B0E77">
      <w:pPr>
        <w:spacing w:after="0" w:line="240" w:lineRule="auto"/>
      </w:pPr>
      <w:r>
        <w:separator/>
      </w:r>
    </w:p>
  </w:footnote>
  <w:footnote w:type="continuationSeparator" w:id="0">
    <w:p w14:paraId="095BBA4B" w14:textId="77777777" w:rsidR="0060765D" w:rsidRDefault="0060765D"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2"/>
  </w:num>
  <w:num w:numId="3">
    <w:abstractNumId w:val="7"/>
  </w:num>
  <w:num w:numId="4">
    <w:abstractNumId w:val="4"/>
  </w:num>
  <w:num w:numId="5">
    <w:abstractNumId w:val="6"/>
  </w:num>
  <w:num w:numId="6">
    <w:abstractNumId w:val="8"/>
  </w:num>
  <w:num w:numId="7">
    <w:abstractNumId w:val="5"/>
  </w:num>
  <w:num w:numId="8">
    <w:abstractNumId w:val="0"/>
  </w:num>
  <w:num w:numId="9">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bell, Joshua">
    <w15:presenceInfo w15:providerId="AD" w15:userId="S-1-5-21-1908027396-2059629336-315576832-88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76F79"/>
    <w:rsid w:val="00082599"/>
    <w:rsid w:val="000A0837"/>
    <w:rsid w:val="000B2398"/>
    <w:rsid w:val="000B4FAC"/>
    <w:rsid w:val="001226E5"/>
    <w:rsid w:val="001F0979"/>
    <w:rsid w:val="002033C0"/>
    <w:rsid w:val="002068F0"/>
    <w:rsid w:val="00212A92"/>
    <w:rsid w:val="00230D36"/>
    <w:rsid w:val="00270336"/>
    <w:rsid w:val="00281EDF"/>
    <w:rsid w:val="00295D4B"/>
    <w:rsid w:val="002F4856"/>
    <w:rsid w:val="00372F8B"/>
    <w:rsid w:val="0039448C"/>
    <w:rsid w:val="003C222D"/>
    <w:rsid w:val="003C367E"/>
    <w:rsid w:val="00403247"/>
    <w:rsid w:val="0044066D"/>
    <w:rsid w:val="00466E15"/>
    <w:rsid w:val="00494539"/>
    <w:rsid w:val="004B1A75"/>
    <w:rsid w:val="004D2023"/>
    <w:rsid w:val="004D7CD3"/>
    <w:rsid w:val="004E68C3"/>
    <w:rsid w:val="00524CC9"/>
    <w:rsid w:val="0054108D"/>
    <w:rsid w:val="005441DD"/>
    <w:rsid w:val="00551D87"/>
    <w:rsid w:val="005754AC"/>
    <w:rsid w:val="005A3729"/>
    <w:rsid w:val="005A42BB"/>
    <w:rsid w:val="005A4F24"/>
    <w:rsid w:val="00601D91"/>
    <w:rsid w:val="0060765D"/>
    <w:rsid w:val="00631704"/>
    <w:rsid w:val="006A5747"/>
    <w:rsid w:val="006A6AAA"/>
    <w:rsid w:val="006F1DB9"/>
    <w:rsid w:val="00702CA5"/>
    <w:rsid w:val="00714BA1"/>
    <w:rsid w:val="007158A3"/>
    <w:rsid w:val="00723E5F"/>
    <w:rsid w:val="00735999"/>
    <w:rsid w:val="007913B7"/>
    <w:rsid w:val="00795F70"/>
    <w:rsid w:val="007A6545"/>
    <w:rsid w:val="007B0E77"/>
    <w:rsid w:val="007F078B"/>
    <w:rsid w:val="00811D08"/>
    <w:rsid w:val="00835151"/>
    <w:rsid w:val="008463A7"/>
    <w:rsid w:val="00861476"/>
    <w:rsid w:val="00867DA5"/>
    <w:rsid w:val="00883F69"/>
    <w:rsid w:val="008C33D6"/>
    <w:rsid w:val="008D2001"/>
    <w:rsid w:val="008E64AA"/>
    <w:rsid w:val="008F770A"/>
    <w:rsid w:val="00947A8A"/>
    <w:rsid w:val="00967512"/>
    <w:rsid w:val="0098171A"/>
    <w:rsid w:val="00A06B42"/>
    <w:rsid w:val="00A20DAD"/>
    <w:rsid w:val="00A42405"/>
    <w:rsid w:val="00A944D1"/>
    <w:rsid w:val="00AF0773"/>
    <w:rsid w:val="00B14FE8"/>
    <w:rsid w:val="00B218FE"/>
    <w:rsid w:val="00B537BC"/>
    <w:rsid w:val="00B542F2"/>
    <w:rsid w:val="00B71008"/>
    <w:rsid w:val="00BB2A2F"/>
    <w:rsid w:val="00BB6AC0"/>
    <w:rsid w:val="00BC2519"/>
    <w:rsid w:val="00BC2E80"/>
    <w:rsid w:val="00C06182"/>
    <w:rsid w:val="00C419B4"/>
    <w:rsid w:val="00C5532A"/>
    <w:rsid w:val="00C85638"/>
    <w:rsid w:val="00C97D6D"/>
    <w:rsid w:val="00CA4DEF"/>
    <w:rsid w:val="00CC627F"/>
    <w:rsid w:val="00D425ED"/>
    <w:rsid w:val="00D56BD1"/>
    <w:rsid w:val="00DD3E68"/>
    <w:rsid w:val="00DE2B61"/>
    <w:rsid w:val="00E35F29"/>
    <w:rsid w:val="00E60878"/>
    <w:rsid w:val="00E94D9C"/>
    <w:rsid w:val="00F1636F"/>
    <w:rsid w:val="00F83506"/>
    <w:rsid w:val="00FB10B2"/>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94EDBA-041B-4828-8C7B-1DF666618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1</Pages>
  <Words>2492</Words>
  <Characters>1420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16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6</cp:revision>
  <dcterms:created xsi:type="dcterms:W3CDTF">2015-08-21T13:32:00Z</dcterms:created>
  <dcterms:modified xsi:type="dcterms:W3CDTF">2015-08-21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Tn3r8CPH"/&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